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BBDFA3" w14:textId="77777777" w:rsidR="008D4557" w:rsidRPr="00D24954" w:rsidRDefault="008D4557" w:rsidP="008D455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24954">
        <w:rPr>
          <w:rFonts w:ascii="Times New Roman" w:hAnsi="Times New Roman" w:cs="Times New Roman"/>
          <w:b/>
          <w:bCs/>
          <w:sz w:val="24"/>
          <w:szCs w:val="24"/>
        </w:rPr>
        <w:t>Supplementary Materials</w:t>
      </w:r>
    </w:p>
    <w:p w14:paraId="2D7F5226" w14:textId="77777777" w:rsidR="008D4557" w:rsidRPr="00D24954" w:rsidRDefault="008D4557" w:rsidP="008D4557">
      <w:pPr>
        <w:rPr>
          <w:rFonts w:ascii="Times New Roman" w:hAnsi="Times New Roman" w:cs="Times New Roman"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sz w:val="24"/>
          <w:szCs w:val="24"/>
          <w:highlight w:val="yellow"/>
        </w:rPr>
        <w:t>Supplementary Material 1:</w:t>
      </w:r>
    </w:p>
    <w:p w14:paraId="087F3ECB" w14:textId="37F984B4" w:rsidR="008D4557" w:rsidRPr="00D24954" w:rsidRDefault="00951C0F" w:rsidP="008D4557">
      <w:pPr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  <w:highlight w:val="yellow"/>
        </w:rPr>
        <w:t xml:space="preserve">We modeled the forces in the ladder system and applied statics equations to demonstrate that our </w:t>
      </w:r>
      <w:r w:rsidR="00055CD3">
        <w:rPr>
          <w:rFonts w:ascii="Times New Roman" w:hAnsi="Times New Roman" w:cs="Times New Roman"/>
          <w:sz w:val="24"/>
          <w:szCs w:val="24"/>
          <w:highlight w:val="yellow"/>
        </w:rPr>
        <w:t>center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of pressure (COP) calculation equations </w:t>
      </w:r>
      <w:proofErr w:type="gramStart"/>
      <w:r>
        <w:rPr>
          <w:rFonts w:ascii="Times New Roman" w:hAnsi="Times New Roman" w:cs="Times New Roman"/>
          <w:sz w:val="24"/>
          <w:szCs w:val="24"/>
          <w:highlight w:val="yellow"/>
        </w:rPr>
        <w:t>were</w:t>
      </w:r>
      <w:proofErr w:type="gramEnd"/>
      <w:r>
        <w:rPr>
          <w:rFonts w:ascii="Times New Roman" w:hAnsi="Times New Roman" w:cs="Times New Roman"/>
          <w:sz w:val="24"/>
          <w:szCs w:val="24"/>
          <w:highlight w:val="yellow"/>
        </w:rPr>
        <w:t xml:space="preserve"> appropriate</w:t>
      </w:r>
      <w:r w:rsidR="008D4557" w:rsidRPr="00D24954">
        <w:rPr>
          <w:rFonts w:ascii="Times New Roman" w:hAnsi="Times New Roman" w:cs="Times New Roman"/>
          <w:sz w:val="24"/>
          <w:szCs w:val="24"/>
          <w:highlight w:val="yellow"/>
        </w:rPr>
        <w:t>. Below we model all the expected forces acting on the ladder in our experimental setup, calculate the COP while considering these forces (COP Full model)</w:t>
      </w:r>
      <w:r w:rsidR="009B06C1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8D4557" w:rsidRPr="00D24954">
        <w:rPr>
          <w:rFonts w:ascii="Times New Roman" w:hAnsi="Times New Roman" w:cs="Times New Roman"/>
          <w:sz w:val="24"/>
          <w:szCs w:val="24"/>
          <w:highlight w:val="yellow"/>
        </w:rPr>
        <w:t xml:space="preserve"> and compare the COP full model with the simplified COP model (</w:t>
      </w:r>
      <w:proofErr w:type="gramStart"/>
      <w:r w:rsidR="008D4557" w:rsidRPr="00D24954">
        <w:rPr>
          <w:rFonts w:ascii="Times New Roman" w:hAnsi="Times New Roman" w:cs="Times New Roman"/>
          <w:sz w:val="24"/>
          <w:szCs w:val="24"/>
          <w:highlight w:val="yellow"/>
        </w:rPr>
        <w:t>i.e.</w:t>
      </w:r>
      <w:proofErr w:type="gramEnd"/>
      <w:r w:rsidR="008D4557" w:rsidRPr="00D24954">
        <w:rPr>
          <w:rFonts w:ascii="Times New Roman" w:hAnsi="Times New Roman" w:cs="Times New Roman"/>
          <w:sz w:val="24"/>
          <w:szCs w:val="24"/>
          <w:highlight w:val="yellow"/>
        </w:rPr>
        <w:t xml:space="preserve"> COP Bottom model) that only considers forces acting at the bottom rail. The ladder in our experiment was constrained to a sliding rail system at the top and bottom ends of the ladder on the left and right ladder siderails. The sliding rail system allow</w:t>
      </w:r>
      <w:r w:rsidR="00082FDC">
        <w:rPr>
          <w:rFonts w:ascii="Times New Roman" w:hAnsi="Times New Roman" w:cs="Times New Roman"/>
          <w:sz w:val="24"/>
          <w:szCs w:val="24"/>
          <w:highlight w:val="yellow"/>
        </w:rPr>
        <w:t>ed</w:t>
      </w:r>
      <w:r w:rsidR="008D4557" w:rsidRPr="00D24954">
        <w:rPr>
          <w:rFonts w:ascii="Times New Roman" w:hAnsi="Times New Roman" w:cs="Times New Roman"/>
          <w:sz w:val="24"/>
          <w:szCs w:val="24"/>
          <w:highlight w:val="yellow"/>
        </w:rPr>
        <w:t xml:space="preserve"> the ladder to translate in the medial-lateral direction and the bottom ladder-rail connection was further constrained with brakes. These top and bottom connections simulated roller and pin joint connections, respectively. </w:t>
      </w:r>
    </w:p>
    <w:p w14:paraId="1498B410" w14:textId="77777777" w:rsidR="008D4557" w:rsidRPr="00D24954" w:rsidRDefault="008D4557" w:rsidP="008D4557">
      <w:pPr>
        <w:rPr>
          <w:rFonts w:ascii="Times New Roman" w:hAnsi="Times New Roman" w:cs="Times New Roman"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sz w:val="24"/>
          <w:szCs w:val="24"/>
          <w:highlight w:val="yellow"/>
        </w:rPr>
        <w:t>The following assumptions were made for our COP calculations:</w:t>
      </w:r>
    </w:p>
    <w:p w14:paraId="414073C6" w14:textId="2BEC6970" w:rsidR="008D4557" w:rsidRPr="00D24954" w:rsidRDefault="008D4557" w:rsidP="008D455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The ratio of the vertical forces at the top and bottom rails were equal between the left and right sides (</w:t>
      </w:r>
      <w:proofErr w:type="gramStart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i.e.</w:t>
      </w:r>
      <w:proofErr w:type="gramEnd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highlight w:val="yellow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ZLB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highlight w:val="yellow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ZLT</m:t>
                </m:r>
              </m:sub>
            </m:sSub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  <w:highlight w:val="yellow"/>
          </w:rPr>
          <m:t>=</m:t>
        </m:r>
        <m:f>
          <m:f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highlight w:val="yellow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ZRB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bCs/>
                    <w:sz w:val="24"/>
                    <w:szCs w:val="24"/>
                    <w:highlight w:val="yellow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highlight w:val="yellow"/>
                  </w:rPr>
                  <m:t>ZRT</m:t>
                </m:r>
              </m:sub>
            </m:sSub>
          </m:den>
        </m:f>
      </m:oMath>
      <w:r w:rsidRPr="00D2495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)</w:t>
      </w:r>
      <w:r w:rsidR="0034466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.</w:t>
      </w:r>
    </w:p>
    <w:p w14:paraId="60A641FA" w14:textId="01281FC7" w:rsidR="008D4557" w:rsidRPr="00D24954" w:rsidRDefault="008D4557" w:rsidP="008D455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36% of the participant weight was applied in the anterior-posterior (AP) direction at the bottom rails (based on observed forces of previous ladder climbing literature 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fldChar w:fldCharType="begin"/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instrText xml:space="preserve"> ADDIN EN.CITE &lt;EndNote&gt;&lt;Cite&gt;&lt;Author&gt;Armstrong&lt;/Author&gt;&lt;Year&gt;2009&lt;/Year&gt;&lt;RecNum&gt;21&lt;/RecNum&gt;&lt;DisplayText&gt;[23]&lt;/DisplayText&gt;&lt;record&gt;&lt;rec-number&gt;21&lt;/rec-number&gt;&lt;foreign-keys&gt;&lt;key app="EN" db-id="va0z9fttzps9fcefefm5pp2ldttfwrdrazdz" timestamp="1620237343"&gt;21&lt;/key&gt;&lt;/foreign-keys&gt;&lt;ref-type name="Conference Proceedings"&gt;10&lt;/ref-type&gt;&lt;contributors&gt;&lt;authors&gt;&lt;author&gt;Armstrong, TJ&lt;/author&gt;&lt;author&gt;Young, Julie&lt;/author&gt;&lt;author&gt;Woolley, C&lt;/author&gt;&lt;author&gt;Ashton-Miller, J&lt;/author&gt;&lt;author&gt;Kim, H&lt;/author&gt;&lt;/authors&gt;&lt;/contributors&gt;&lt;titles&gt;&lt;title&gt;Biomechanical aspects of fixed ladder climbing: Style, ladder tilt and carrying&lt;/title&gt;&lt;secondary-title&gt;Proceedings of the human factors and ergonomics society annual meeting&lt;/secondary-title&gt;&lt;/titles&gt;&lt;periodical&gt;&lt;full-title&gt;Proceedings of the Human Factors and Ergonomics Society Annual Meeting&lt;/full-title&gt;&lt;/periodical&gt;&lt;pages&gt;935-939&lt;/pages&gt;&lt;volume&gt;53&lt;/volume&gt;&lt;number&gt;14&lt;/number&gt;&lt;dates&gt;&lt;year&gt;2009&lt;/year&gt;&lt;/dates&gt;&lt;publisher&gt;SAGE Publications Sage CA: Los Angeles, CA&lt;/publisher&gt;&lt;isbn&gt;1541-9312&lt;/isbn&gt;&lt;urls&gt;&lt;/urls&gt;&lt;/record&gt;&lt;/Cite&gt;&lt;/EndNote&gt;</w:instrTex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fldChar w:fldCharType="separate"/>
      </w:r>
      <w:r w:rsidRPr="00D24954">
        <w:rPr>
          <w:rFonts w:ascii="Times New Roman" w:hAnsi="Times New Roman" w:cs="Times New Roman"/>
          <w:bCs/>
          <w:noProof/>
          <w:sz w:val="24"/>
          <w:szCs w:val="24"/>
          <w:highlight w:val="yellow"/>
        </w:rPr>
        <w:t>[23]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fldChar w:fldCharType="end"/>
      </w:r>
      <w:r w:rsidR="00344664">
        <w:rPr>
          <w:rFonts w:ascii="Times New Roman" w:hAnsi="Times New Roman" w:cs="Times New Roman"/>
          <w:bCs/>
          <w:sz w:val="24"/>
          <w:szCs w:val="24"/>
          <w:highlight w:val="yellow"/>
        </w:rPr>
        <w:t>.</w:t>
      </w:r>
    </w:p>
    <w:p w14:paraId="653E05DC" w14:textId="6EC3A65C" w:rsidR="008D4557" w:rsidRPr="00D24954" w:rsidRDefault="008D4557" w:rsidP="008D455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The horizontal forces in the</w:t>
      </w:r>
      <w:r w:rsidR="00082FDC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AP direction on each side of the ladder are force couples (</w:t>
      </w:r>
      <w:proofErr w:type="gramStart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i.e.</w:t>
      </w:r>
      <w:proofErr w:type="gramEnd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YLB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  <w:highlight w:val="yellow"/>
          </w:rPr>
          <m:t>=</m:t>
        </m:r>
        <m:sSub>
          <m:sSub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-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YLT</m:t>
            </m:r>
          </m:sub>
        </m:sSub>
      </m:oMath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and  </w:t>
      </w:r>
      <m:oMath>
        <m:sSub>
          <m:sSub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YRB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  <w:highlight w:val="yellow"/>
          </w:rPr>
          <m:t>=</m:t>
        </m:r>
        <m:sSub>
          <m:sSubPr>
            <m:ctrlPr>
              <w:rPr>
                <w:rFonts w:ascii="Cambria Math" w:hAnsi="Cambria Math" w:cs="Times New Roman"/>
                <w:bCs/>
                <w:sz w:val="24"/>
                <w:szCs w:val="24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-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YRT</m:t>
            </m:r>
          </m:sub>
        </m:sSub>
      </m:oMath>
      <w:r w:rsidRPr="00D2495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)</w:t>
      </w:r>
      <w:r w:rsidR="0034466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.</w:t>
      </w:r>
    </w:p>
    <w:p w14:paraId="1773B44C" w14:textId="0F067EEE" w:rsidR="008D4557" w:rsidRPr="00D24954" w:rsidRDefault="008D4557" w:rsidP="008D455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T</w:t>
      </w:r>
      <w:r w:rsidRPr="00D2495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 xml:space="preserve">here are no moments </w:t>
      </w:r>
      <w:proofErr w:type="gramStart"/>
      <w:r w:rsidR="00082FDC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about</w:t>
      </w:r>
      <w:proofErr w:type="gramEnd"/>
      <w:r w:rsidR="00082FDC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 xml:space="preserve"> the y-axis (i.e. in the frontal plane)</w:t>
      </w:r>
      <w:r w:rsidRPr="00D2495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 xml:space="preserve"> and no medial-lateral force at the top ladder rails due to the support constraints of the pins and rollers.</w:t>
      </w:r>
    </w:p>
    <w:p w14:paraId="4CD88640" w14:textId="77777777" w:rsidR="008D4557" w:rsidRPr="00D24954" w:rsidRDefault="008D4557" w:rsidP="008D4557">
      <w:pPr>
        <w:jc w:val="center"/>
        <w:rPr>
          <w:rFonts w:ascii="Times New Roman" w:hAnsi="Times New Roman" w:cs="Times New Roman"/>
          <w:bCs/>
          <w:i/>
          <w:iCs/>
          <w:sz w:val="24"/>
          <w:szCs w:val="24"/>
          <w:highlight w:val="yellow"/>
        </w:rPr>
      </w:pPr>
    </w:p>
    <w:p w14:paraId="29A31965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noProof/>
          <w:sz w:val="24"/>
          <w:szCs w:val="24"/>
          <w:highlight w:val="yellow"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1DCEF40" wp14:editId="35CDEF89">
                <wp:simplePos x="0" y="0"/>
                <wp:positionH relativeFrom="column">
                  <wp:posOffset>323850</wp:posOffset>
                </wp:positionH>
                <wp:positionV relativeFrom="paragraph">
                  <wp:posOffset>3707765</wp:posOffset>
                </wp:positionV>
                <wp:extent cx="361950" cy="300037"/>
                <wp:effectExtent l="0" t="0" r="0" b="5080"/>
                <wp:wrapNone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30003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2BA820" w14:textId="77777777" w:rsidR="008D4557" w:rsidRPr="004F7F5C" w:rsidRDefault="008D4557" w:rsidP="008D4557">
                            <w:pPr>
                              <w:rPr>
                                <w:b/>
                                <w:bCs/>
                              </w:rPr>
                            </w:pPr>
                            <w:r w:rsidRPr="004F7F5C">
                              <w:rPr>
                                <w:b/>
                                <w:bCs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</w:rPr>
                              <w:t>a</w:t>
                            </w:r>
                            <w:r w:rsidRPr="004F7F5C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1DCEF40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5.5pt;margin-top:291.95pt;width:28.5pt;height:23.6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" filled="f" stroked="f">
                <v:textbox>
                  <w:txbxContent>
                    <w:p w14:paraId="782BA820" w14:textId="77777777" w:rsidR="008D4557" w:rsidRPr="004F7F5C" w:rsidRDefault="008D4557" w:rsidP="008D4557">
                      <w:pPr>
                        <w:rPr>
                          <w:b/>
                          <w:bCs/>
                        </w:rPr>
                      </w:pPr>
                      <w:r w:rsidRPr="004F7F5C">
                        <w:rPr>
                          <w:b/>
                          <w:bCs/>
                        </w:rPr>
                        <w:t>(</w:t>
                      </w:r>
                      <w:r>
                        <w:rPr>
                          <w:b/>
                          <w:bCs/>
                        </w:rPr>
                        <w:t>a</w:t>
                      </w:r>
                      <w:r w:rsidRPr="004F7F5C">
                        <w:rPr>
                          <w:b/>
                          <w:b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D24954">
        <w:rPr>
          <w:rFonts w:ascii="Times New Roman" w:hAnsi="Times New Roman" w:cs="Times New Roman"/>
          <w:bCs/>
          <w:noProof/>
          <w:sz w:val="24"/>
          <w:szCs w:val="24"/>
          <w:highlight w:val="yellow"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5B15F5F5" wp14:editId="386B3163">
                <wp:simplePos x="0" y="0"/>
                <wp:positionH relativeFrom="column">
                  <wp:posOffset>3457575</wp:posOffset>
                </wp:positionH>
                <wp:positionV relativeFrom="paragraph">
                  <wp:posOffset>3766185</wp:posOffset>
                </wp:positionV>
                <wp:extent cx="361950" cy="300037"/>
                <wp:effectExtent l="0" t="0" r="0" b="5080"/>
                <wp:wrapNone/>
                <wp:docPr id="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30003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5391D9" w14:textId="77777777" w:rsidR="008D4557" w:rsidRPr="004F7F5C" w:rsidRDefault="008D4557" w:rsidP="008D4557">
                            <w:pPr>
                              <w:rPr>
                                <w:b/>
                                <w:bCs/>
                              </w:rPr>
                            </w:pPr>
                            <w:r w:rsidRPr="004F7F5C">
                              <w:rPr>
                                <w:b/>
                                <w:bCs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</w:rPr>
                              <w:t>b</w:t>
                            </w:r>
                            <w:r w:rsidRPr="004F7F5C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15F5F5" id="_x0000_s1027" type="#_x0000_t202" style="position:absolute;margin-left:272.25pt;margin-top:296.55pt;width:28.5pt;height:23.6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" filled="f" stroked="f">
                <v:textbox>
                  <w:txbxContent>
                    <w:p w14:paraId="025391D9" w14:textId="77777777" w:rsidR="008D4557" w:rsidRPr="004F7F5C" w:rsidRDefault="008D4557" w:rsidP="008D4557">
                      <w:pPr>
                        <w:rPr>
                          <w:b/>
                          <w:bCs/>
                        </w:rPr>
                      </w:pPr>
                      <w:r w:rsidRPr="004F7F5C">
                        <w:rPr>
                          <w:b/>
                          <w:bCs/>
                        </w:rPr>
                        <w:t>(</w:t>
                      </w:r>
                      <w:r>
                        <w:rPr>
                          <w:b/>
                          <w:bCs/>
                        </w:rPr>
                        <w:t>b</w:t>
                      </w:r>
                      <w:r w:rsidRPr="004F7F5C">
                        <w:rPr>
                          <w:b/>
                          <w:bCs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D24954">
        <w:rPr>
          <w:rFonts w:ascii="Times New Roman" w:hAnsi="Times New Roman" w:cs="Times New Roman"/>
          <w:noProof/>
          <w:highlight w:val="yellow"/>
        </w:rPr>
        <w:drawing>
          <wp:inline distT="0" distB="0" distL="0" distR="0" wp14:anchorId="5E398B4B" wp14:editId="03527BE9">
            <wp:extent cx="5943600" cy="4007485"/>
            <wp:effectExtent l="0" t="0" r="0" b="0"/>
            <wp:docPr id="12" name="Picture 1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07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1210DA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1.1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Free body diagram of forces acting on the ladder in the sagittal (a) and frontal (b) planes. </w:t>
      </w:r>
    </w:p>
    <w:p w14:paraId="5D1D813E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COP Equation Assumptions:</w:t>
      </w:r>
    </w:p>
    <w:p w14:paraId="4FF3FFB7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f>
            <m:f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T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=</m:t>
          </m:r>
          <m:f>
            <m:f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T</m:t>
                  </m:r>
                </m:sub>
              </m:sSub>
            </m:den>
          </m:f>
        </m:oMath>
      </m:oMathPara>
    </w:p>
    <w:p w14:paraId="5EA5E14D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L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=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-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LT</m:t>
              </m:r>
            </m:sub>
          </m:sSub>
        </m:oMath>
      </m:oMathPara>
    </w:p>
    <w:p w14:paraId="1CC12E4D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R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=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-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RT</m:t>
              </m:r>
            </m:sub>
          </m:sSub>
        </m:oMath>
      </m:oMathPara>
    </w:p>
    <w:p w14:paraId="3A1A05F5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i/>
          <w:sz w:val="24"/>
          <w:szCs w:val="24"/>
          <w:highlight w:val="yellow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L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+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R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=0.36W</m:t>
          </m:r>
        </m:oMath>
      </m:oMathPara>
    </w:p>
    <w:p w14:paraId="13635482" w14:textId="77777777" w:rsidR="008D4557" w:rsidRPr="00D24954" w:rsidRDefault="008D4557" w:rsidP="008D4557">
      <w:pPr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</w:pPr>
      <w:r w:rsidRPr="00D24954"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  <w:t xml:space="preserve">COP Full Model Equations: </w:t>
      </w:r>
    </w:p>
    <w:p w14:paraId="64ADC429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-W</m:t>
              </m:r>
            </m:e>
          </m:nary>
        </m:oMath>
      </m:oMathPara>
    </w:p>
    <w:p w14:paraId="794B36ED" w14:textId="77777777" w:rsidR="008D4557" w:rsidRPr="00D24954" w:rsidRDefault="00AB59CC" w:rsidP="008D4557">
      <w:pPr>
        <w:rPr>
          <w:rFonts w:ascii="Times New Roman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L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L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R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RB</m:t>
                  </m:r>
                </m:sub>
              </m:sSub>
            </m:e>
          </m:nary>
        </m:oMath>
      </m:oMathPara>
    </w:p>
    <w:p w14:paraId="558720BA" w14:textId="77777777" w:rsidR="008D4557" w:rsidRPr="00D24954" w:rsidRDefault="00AB59CC" w:rsidP="008D4557">
      <w:pPr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-W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W</m:t>
                  </m:r>
                </m:sub>
              </m:sSub>
            </m:e>
          </m:nary>
        </m:oMath>
      </m:oMathPara>
    </w:p>
    <w:p w14:paraId="3BFF5883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i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x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W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W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-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</m:t>
              </m:r>
            </m:e>
          </m:nary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+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L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z+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YR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z</m:t>
          </m:r>
        </m:oMath>
      </m:oMathPara>
    </w:p>
    <w:p w14:paraId="4DF3645E" w14:textId="77777777" w:rsidR="008D4557" w:rsidRPr="00D24954" w:rsidRDefault="008D4557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w:lastRenderedPageBreak/>
            <m:t xml:space="preserve">COP= </m:t>
          </m:r>
          <m:sSub>
            <m:sSubPr>
              <m:ctrlPr>
                <w:rPr>
                  <w:rFonts w:ascii="Cambria Math" w:eastAsiaTheme="minorEastAsia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w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>-</m:t>
          </m:r>
          <m:f>
            <m:fPr>
              <m:ctrlPr>
                <w:rPr>
                  <w:rFonts w:ascii="Cambria Math" w:eastAsiaTheme="minorEastAsia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2</m:t>
              </m:r>
            </m:den>
          </m:f>
        </m:oMath>
      </m:oMathPara>
    </w:p>
    <w:p w14:paraId="0D5E4EA1" w14:textId="77777777" w:rsidR="008D4557" w:rsidRPr="00D24954" w:rsidRDefault="008D4557" w:rsidP="008D4557">
      <w:pPr>
        <w:jc w:val="center"/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 xml:space="preserve">COP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W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 xml:space="preserve">-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2</m:t>
              </m:r>
            </m:den>
          </m:f>
        </m:oMath>
      </m:oMathPara>
    </w:p>
    <w:p w14:paraId="75FB4037" w14:textId="77777777" w:rsidR="008D4557" w:rsidRPr="00D24954" w:rsidRDefault="008D4557" w:rsidP="008D4557">
      <w:pPr>
        <w:jc w:val="center"/>
        <w:rPr>
          <w:rFonts w:ascii="Times New Roman" w:eastAsiaTheme="minorEastAsia" w:hAnsi="Times New Roman" w:cs="Times New Roman"/>
          <w:i/>
          <w:sz w:val="24"/>
          <w:szCs w:val="24"/>
          <w:highlight w:val="yellow"/>
        </w:rPr>
      </w:pPr>
    </w:p>
    <w:p w14:paraId="42DB73FE" w14:textId="0130BF24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Note: moments were </w:t>
      </w:r>
      <w:r w:rsidR="006E6A15">
        <w:rPr>
          <w:rFonts w:ascii="Times New Roman" w:hAnsi="Times New Roman" w:cs="Times New Roman"/>
          <w:bCs/>
          <w:sz w:val="24"/>
          <w:szCs w:val="24"/>
          <w:highlight w:val="yellow"/>
        </w:rPr>
        <w:t>calculated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around the 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  <w:highlight w:val="yellow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highlight w:val="yellow"/>
              </w:rPr>
              <m:t>ZLB</m:t>
            </m:r>
          </m:sub>
        </m:sSub>
      </m:oMath>
      <w:r w:rsidRPr="00D24954">
        <w:rPr>
          <w:rFonts w:ascii="Times New Roman" w:eastAsiaTheme="minorEastAsia" w:hAnsi="Times New Roman" w:cs="Times New Roman"/>
          <w:bCs/>
          <w:sz w:val="24"/>
          <w:szCs w:val="24"/>
          <w:highlight w:val="yellow"/>
        </w:rPr>
        <w:t>, therefore, the medial-lateral forces at the base of the ladder are negligible due to no moment arm.</w:t>
      </w:r>
    </w:p>
    <w:p w14:paraId="77FDB468" w14:textId="77777777" w:rsidR="008D4557" w:rsidRPr="00D24954" w:rsidRDefault="008D4557" w:rsidP="008D4557">
      <w:pPr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</w:pPr>
    </w:p>
    <w:p w14:paraId="5AFEF184" w14:textId="77777777" w:rsidR="008D4557" w:rsidRPr="00D24954" w:rsidRDefault="008D4557" w:rsidP="008D4557">
      <w:pPr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</w:pPr>
      <w:r w:rsidRPr="00D24954"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  <w:t>COP Bottom Model Equations:</w:t>
      </w:r>
    </w:p>
    <w:p w14:paraId="018438FD" w14:textId="77777777" w:rsidR="008D4557" w:rsidRPr="00D24954" w:rsidRDefault="00AB59CC" w:rsidP="008D4557">
      <w:pPr>
        <w:jc w:val="center"/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-W</m:t>
              </m:r>
            </m:e>
          </m:nary>
        </m:oMath>
      </m:oMathPara>
    </w:p>
    <w:p w14:paraId="488AE1D4" w14:textId="77777777" w:rsidR="008D4557" w:rsidRPr="00D24954" w:rsidRDefault="00AB59CC" w:rsidP="008D4557">
      <w:pPr>
        <w:rPr>
          <w:rFonts w:ascii="Times New Roman" w:eastAsiaTheme="minorEastAsia" w:hAnsi="Times New Roman" w:cs="Times New Roman"/>
          <w:bCs/>
          <w:iCs/>
          <w:sz w:val="24"/>
          <w:szCs w:val="24"/>
          <w:highlight w:val="yellow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W=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ZL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highlight w:val="yellow"/>
            </w:rPr>
            <m:t>+</m:t>
          </m:r>
          <m:sSub>
            <m:sSubPr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ZRB</m:t>
              </m:r>
            </m:sub>
          </m:sSub>
        </m:oMath>
      </m:oMathPara>
    </w:p>
    <w:p w14:paraId="13066A65" w14:textId="77777777" w:rsidR="008D4557" w:rsidRPr="00D24954" w:rsidRDefault="00AB59CC" w:rsidP="008D4557">
      <w:pPr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y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=0=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-W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W</m:t>
                  </m:r>
                </m:sub>
              </m:sSub>
            </m:e>
          </m:nary>
        </m:oMath>
      </m:oMathPara>
    </w:p>
    <w:p w14:paraId="782C649A" w14:textId="77777777" w:rsidR="008D4557" w:rsidRPr="00D24954" w:rsidRDefault="008D4557" w:rsidP="008D4557">
      <w:pPr>
        <w:rPr>
          <w:rFonts w:ascii="Times New Roman" w:eastAsiaTheme="minorEastAsia" w:hAnsi="Times New Roman" w:cs="Times New Roman"/>
          <w:bCs/>
          <w:i/>
          <w:iCs/>
          <w:sz w:val="24"/>
          <w:szCs w:val="24"/>
          <w:highlight w:val="yellow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 xml:space="preserve">COP= </m:t>
          </m:r>
          <m:sSub>
            <m:sSubPr>
              <m:ctrlPr>
                <w:rPr>
                  <w:rFonts w:ascii="Cambria Math" w:eastAsiaTheme="minorEastAsia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w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>-</m:t>
          </m:r>
          <m:f>
            <m:fPr>
              <m:ctrlPr>
                <w:rPr>
                  <w:rFonts w:ascii="Cambria Math" w:eastAsiaTheme="minorEastAsia" w:hAnsi="Cambria Math" w:cs="Times New Roman"/>
                  <w:bCs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2</m:t>
              </m:r>
            </m:den>
          </m:f>
        </m:oMath>
      </m:oMathPara>
    </w:p>
    <w:p w14:paraId="5A1C65D3" w14:textId="77777777" w:rsidR="008D4557" w:rsidRPr="00D24954" w:rsidRDefault="008D4557" w:rsidP="008D4557">
      <w:pPr>
        <w:rPr>
          <w:rFonts w:ascii="Times New Roman" w:eastAsiaTheme="minorEastAsia" w:hAnsi="Times New Roman" w:cs="Times New Roman"/>
          <w:iCs/>
          <w:sz w:val="24"/>
          <w:szCs w:val="24"/>
          <w:highlight w:val="yellow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 xml:space="preserve">COP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L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highlight w:val="yellow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bCs/>
                      <w:i/>
                      <w:iCs/>
                      <w:sz w:val="24"/>
                      <w:szCs w:val="24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highlight w:val="yellow"/>
                    </w:rPr>
                    <m:t>ZRB</m:t>
                  </m:r>
                </m:sub>
              </m:sSub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  <w:highlight w:val="yellow"/>
            </w:rPr>
            <m:t xml:space="preserve">-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iCs/>
                  <w:sz w:val="24"/>
                  <w:szCs w:val="24"/>
                  <w:highlight w:val="yellow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x</m:t>
              </m:r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  <w:highlight w:val="yellow"/>
                </w:rPr>
                <m:t>2</m:t>
              </m:r>
            </m:den>
          </m:f>
        </m:oMath>
      </m:oMathPara>
    </w:p>
    <w:p w14:paraId="524A1A21" w14:textId="4F9837FC" w:rsidR="00261027" w:rsidRPr="00DD5055" w:rsidRDefault="008D4557" w:rsidP="00261027">
      <w:pPr>
        <w:rPr>
          <w:rFonts w:cstheme="minorHAnsi"/>
          <w:bCs/>
          <w:sz w:val="24"/>
          <w:szCs w:val="24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We conducted a sensitivity analysis with the COP full and bottom model with variations in the bottom AP forces (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YLB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&amp;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YRB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) and the top left vertical force (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ZLT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).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YLB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ranged from 0% to 36% bodyweight, with the sum of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YLB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&amp;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YRB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always totaling 36% bodyweight.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ZLT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ranged from -60% to 60% bodyweight based upon our data for a maximum reach trial (</w:t>
      </w:r>
      <w:proofErr w:type="gramStart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i.e.</w:t>
      </w:r>
      <w:proofErr w:type="gramEnd"/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our assumptions and the known bottom vertical forces of the trial were used to calculate this expected R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  <w:vertAlign w:val="subscript"/>
        </w:rPr>
        <w:t>ZLT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force range). Bodyweight was set to 700 N</w:t>
      </w:r>
      <w:r w:rsidRPr="00261027">
        <w:rPr>
          <w:rFonts w:ascii="Times New Roman" w:hAnsi="Times New Roman" w:cs="Times New Roman"/>
          <w:bCs/>
          <w:i/>
          <w:iCs/>
          <w:sz w:val="24"/>
          <w:szCs w:val="24"/>
          <w:highlight w:val="yellow"/>
        </w:rPr>
        <w:t>.</w:t>
      </w:r>
      <w:r w:rsidR="00261027" w:rsidRPr="00261027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This sensitivity analysis showed that the COP full and bottom models matched across all the force conditions with the AP forces having no effect on either COP.</w:t>
      </w:r>
      <w:r w:rsidR="00261027" w:rsidRPr="00261027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0E7B2F7D" w14:textId="7FD954D4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</w:rPr>
      </w:pPr>
    </w:p>
    <w:p w14:paraId="26D98E1A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</w:rPr>
      </w:pPr>
      <w:r w:rsidRPr="00D24954">
        <w:rPr>
          <w:rFonts w:ascii="Times New Roman" w:hAnsi="Times New Roman" w:cs="Times New Roman"/>
          <w:b/>
          <w:noProof/>
          <w:highlight w:val="yellow"/>
        </w:rPr>
        <w:lastRenderedPageBreak/>
        <w:drawing>
          <wp:anchor distT="0" distB="0" distL="114300" distR="114300" simplePos="0" relativeHeight="251660288" behindDoc="0" locked="0" layoutInCell="1" allowOverlap="1" wp14:anchorId="32F910CD" wp14:editId="0E683E10">
            <wp:simplePos x="0" y="0"/>
            <wp:positionH relativeFrom="margin">
              <wp:posOffset>-251460</wp:posOffset>
            </wp:positionH>
            <wp:positionV relativeFrom="margin">
              <wp:posOffset>4083050</wp:posOffset>
            </wp:positionV>
            <wp:extent cx="6634480" cy="3629025"/>
            <wp:effectExtent l="0" t="0" r="6350" b="1270"/>
            <wp:wrapSquare wrapText="bothSides"/>
            <wp:docPr id="10" name="Picture 10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52" t="5112" r="7691" b="1916"/>
                    <a:stretch/>
                  </pic:blipFill>
                  <pic:spPr bwMode="auto">
                    <a:xfrm>
                      <a:off x="0" y="0"/>
                      <a:ext cx="6634480" cy="362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24954">
        <w:rPr>
          <w:rFonts w:ascii="Times New Roman" w:hAnsi="Times New Roman" w:cs="Times New Roman"/>
          <w:b/>
          <w:i/>
          <w:iCs/>
          <w:noProof/>
          <w:sz w:val="24"/>
          <w:szCs w:val="24"/>
          <w:highlight w:val="yellow"/>
        </w:rPr>
        <w:drawing>
          <wp:anchor distT="0" distB="0" distL="114300" distR="114300" simplePos="0" relativeHeight="251661312" behindDoc="0" locked="0" layoutInCell="1" allowOverlap="1" wp14:anchorId="47C2AB10" wp14:editId="5021A9EE">
            <wp:simplePos x="0" y="0"/>
            <wp:positionH relativeFrom="margin">
              <wp:posOffset>-159101</wp:posOffset>
            </wp:positionH>
            <wp:positionV relativeFrom="margin">
              <wp:posOffset>-247527</wp:posOffset>
            </wp:positionV>
            <wp:extent cx="6775450" cy="3705225"/>
            <wp:effectExtent l="0" t="0" r="6350" b="0"/>
            <wp:wrapSquare wrapText="bothSides"/>
            <wp:docPr id="15" name="Picture 15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, line chart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91" t="4154" r="7532" b="2555"/>
                    <a:stretch/>
                  </pic:blipFill>
                  <pic:spPr bwMode="auto">
                    <a:xfrm>
                      <a:off x="0" y="0"/>
                      <a:ext cx="6775450" cy="37052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D24954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1.2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Vertical reaction forces at the top and bottom of the ladder over a range of COP values. Negative COP values are reaches to the left while negative force values are forces in the negative z-direction.</w:t>
      </w:r>
      <w:r w:rsidRPr="00D2495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032D3E10" w14:textId="385758F4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/>
          <w:sz w:val="24"/>
          <w:szCs w:val="24"/>
          <w:highlight w:val="yellow"/>
        </w:rPr>
        <w:lastRenderedPageBreak/>
        <w:t>Supplementary Material Figure 1.3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COP Full Model and COP Bottom Model over a range of vertical forces at the top left ladder support. Negative COP values are reaches to the left while negative force values are forces in the negative z-direction.</w:t>
      </w:r>
    </w:p>
    <w:p w14:paraId="79B28B47" w14:textId="77777777" w:rsidR="008D4557" w:rsidRPr="00D24954" w:rsidRDefault="008D4557" w:rsidP="008D4557">
      <w:pPr>
        <w:rPr>
          <w:rFonts w:ascii="Times New Roman" w:hAnsi="Times New Roman" w:cs="Times New Roman"/>
          <w:bCs/>
          <w:i/>
          <w:i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drawing>
          <wp:inline distT="0" distB="0" distL="0" distR="0" wp14:anchorId="57AE0383" wp14:editId="3680F032">
            <wp:extent cx="6509755" cy="3562350"/>
            <wp:effectExtent l="0" t="0" r="5715" b="0"/>
            <wp:docPr id="11" name="Picture 11" descr="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Application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92" t="4652" r="7408" b="2288"/>
                    <a:stretch/>
                  </pic:blipFill>
                  <pic:spPr bwMode="auto">
                    <a:xfrm>
                      <a:off x="0" y="0"/>
                      <a:ext cx="6519008" cy="35674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CE87D1" w14:textId="77777777" w:rsidR="009B255B" w:rsidRPr="00D24954" w:rsidRDefault="008D4557" w:rsidP="009B255B">
      <w:pPr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D24954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1.4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</w:t>
      </w:r>
      <w:r w:rsidR="009B255B"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COP Full Model and COP Bottom Model over a range of AP forces at the bottom left ladder support with a top left vertical force of 0 N. A constant COP across bottom left AP force values was maintained for any top left vertical force value.</w:t>
      </w:r>
    </w:p>
    <w:p w14:paraId="0972E62D" w14:textId="593D3FFB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Supplementary Material 2:</w:t>
      </w:r>
    </w:p>
    <w:p w14:paraId="17F4FA35" w14:textId="069CCFAE" w:rsidR="008D4557" w:rsidRPr="00D24954" w:rsidRDefault="00205918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COP correlations with gender, height, and weight (</w:t>
      </w:r>
      <w:r w:rsidR="008C3D14"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Supplementary Figure 2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).</w:t>
      </w:r>
    </w:p>
    <w:p w14:paraId="2C2F7D06" w14:textId="201A9F20" w:rsidR="008D4557" w:rsidRPr="00D24954" w:rsidRDefault="002D4460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noProof/>
          <w:sz w:val="24"/>
          <w:szCs w:val="24"/>
        </w:rPr>
        <w:lastRenderedPageBreak/>
        <mc:AlternateContent>
          <mc:Choice Requires="wpg">
            <w:drawing>
              <wp:inline distT="0" distB="0" distL="0" distR="0" wp14:anchorId="48265303" wp14:editId="317E99D5">
                <wp:extent cx="5943600" cy="4312920"/>
                <wp:effectExtent l="0" t="0" r="0" b="0"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3600" cy="4312920"/>
                          <a:chOff x="0" y="0"/>
                          <a:chExt cx="5943600" cy="4312920"/>
                        </a:xfrm>
                      </wpg:grpSpPr>
                      <pic:pic xmlns:pic="http://schemas.openxmlformats.org/drawingml/2006/picture">
                        <pic:nvPicPr>
                          <pic:cNvPr id="1" name="Picture 1" descr="Chart, box and whisker char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43129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" name="Text Box 3"/>
                        <wps:cNvSpPr txBox="1"/>
                        <wps:spPr>
                          <a:xfrm>
                            <a:off x="3886200" y="285750"/>
                            <a:ext cx="1819275" cy="3714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39CAB5A" w14:textId="79546817" w:rsidR="00194547" w:rsidRPr="00194547" w:rsidRDefault="00194547" w:rsidP="00194547">
                              <w:pPr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</w:pPr>
                              <w:r w:rsidRPr="00194547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  <w:t>F</w:t>
                              </w:r>
                              <w:r w:rsidRPr="00194547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  <w:vertAlign w:val="subscript"/>
                                </w:rPr>
                                <w:t>1,826</w:t>
                              </w:r>
                              <w:r w:rsidRPr="00194547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  <w:t>=</w:t>
                              </w:r>
                              <w:r w:rsidRPr="00E9383C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  <w:t>2.22</w:t>
                              </w:r>
                              <w:r w:rsidRPr="00194547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  <w:t>; p=0.</w:t>
                              </w:r>
                              <w:r w:rsidRPr="00E9383C">
                                <w:rPr>
                                  <w:rFonts w:ascii="Times New Roman" w:hAnsi="Times New Roman" w:cs="Times New Roman"/>
                                  <w:sz w:val="32"/>
                                  <w:szCs w:val="32"/>
                                </w:rPr>
                                <w:t>14</w:t>
                              </w:r>
                            </w:p>
                            <w:p w14:paraId="19034199" w14:textId="77777777" w:rsidR="00CE6E0B" w:rsidRPr="00E9383C" w:rsidRDefault="00CE6E0B">
                              <w:pPr>
                                <w:rPr>
                                  <w:sz w:val="28"/>
                                  <w:szCs w:val="28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265303" id="Group 7" o:spid="_x0000_s1028" style="width:468pt;height:339.6pt;mso-position-horizontal-relative:char;mso-position-vertical-relative:line" coordsize="59436,4312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38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+L/wBgL/lK&#10;Z+3d/wBjx4E/9Q+xr7Qr4v8A2Av+Upn7d3/Y8eBP/UPsaAPt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+L/2Av8A&#10;lKZ+3d/2PHgT/wBQ+xr7Qr4v/YC/5Smft3f9jx4E/wDUPsaAPt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+L/wBg&#10;L/lKZ+3d/wBjx4E/9Q+xr7Qr4v8A2Av+Upn7d3/Y8eBP/UPsaAPt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/7AX/AClM/bu/7HjwJ/6h9jX2hXxf&#10;+wF/ylM/bu/7HjwJ/wCofY0Af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V8X/sBf8pTP27v+x48Cf+ofY19oV8X/&#10;ALAX/KUz9u7/ALHjwJ/6h9jQB9o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vi/9gL/AJSmft3f9jx4E/8AUPsa+0K+L/2Av+Upn7d3/Y8eBP8A1D7GgD7Q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vi/8AYC/5Smft3f8AY8eBP/UPsa+0K+L/ANgL/lKZ+3d/2PHgT/1D7GgD7Q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vi/9gL/AJSmft3f9jx4E/8AUPsa+0K+L/2Av+Upn7d3/Y8eBP8A1D7G&#10;gD7Q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vi/8AYC/5Smft3f8AY8eBP/UPsa+0K+L/ANgL/lKZ+3d/2PHgT/1D&#10;7GgD7Q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vi/9gL/AJSmft3f9jx4E/8AUPsa+0K+L/2Av+Upn7d3/Y8eBP8A&#10;1D7GgD7Q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9" type="#_x0000_t75" alt="Chart, box and whisker chart&#10;&#10;Description automatically generated" style="position:absolute;width:59436;height:4312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">
                  <v:imagedata r:id="rId10" o:title="Chart, box and whisker chart&#10;&#10;Description automatically generated"/>
                </v:shape>
                <v:shape id="Text Box 3" o:spid="_x0000_s1030" type="#_x0000_t202" style="position:absolute;left:38862;top:2857;width:18192;height:37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" fillcolor="white [3201]" stroked="f" strokeweight=".5pt">
                  <v:textbox>
                    <w:txbxContent>
                      <w:p w14:paraId="639CAB5A" w14:textId="79546817" w:rsidR="00194547" w:rsidRPr="00194547" w:rsidRDefault="00194547" w:rsidP="00194547">
                        <w:pPr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</w:pPr>
                        <w:r w:rsidRPr="00194547"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  <w:t>F</w:t>
                        </w:r>
                        <w:r w:rsidRPr="00194547">
                          <w:rPr>
                            <w:rFonts w:ascii="Times New Roman" w:hAnsi="Times New Roman" w:cs="Times New Roman"/>
                            <w:sz w:val="32"/>
                            <w:szCs w:val="32"/>
                            <w:vertAlign w:val="subscript"/>
                          </w:rPr>
                          <w:t>1,826</w:t>
                        </w:r>
                        <w:r w:rsidRPr="00194547"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  <w:t>=</w:t>
                        </w:r>
                        <w:r w:rsidRPr="00E9383C"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  <w:t>2.22</w:t>
                        </w:r>
                        <w:r w:rsidRPr="00194547"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  <w:t>; p=0.</w:t>
                        </w:r>
                        <w:r w:rsidRPr="00E9383C">
                          <w:rPr>
                            <w:rFonts w:ascii="Times New Roman" w:hAnsi="Times New Roman" w:cs="Times New Roman"/>
                            <w:sz w:val="32"/>
                            <w:szCs w:val="32"/>
                          </w:rPr>
                          <w:t>14</w:t>
                        </w:r>
                      </w:p>
                      <w:p w14:paraId="19034199" w14:textId="77777777" w:rsidR="00CE6E0B" w:rsidRPr="00E9383C" w:rsidRDefault="00CE6E0B">
                        <w:pPr>
                          <w:rPr>
                            <w:sz w:val="28"/>
                            <w:szCs w:val="28"/>
                          </w:rPr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4DC2ABE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FA0F8C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2.1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Distribution of COP for the different gender groupings. </w:t>
      </w:r>
    </w:p>
    <w:p w14:paraId="7D609383" w14:textId="2023A3B6" w:rsidR="008D4557" w:rsidRPr="00D24954" w:rsidRDefault="00E9383C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noProof/>
          <w:sz w:val="24"/>
          <w:szCs w:val="24"/>
          <w:highlight w:val="yellow"/>
        </w:rPr>
        <w:lastRenderedPageBreak/>
        <w:drawing>
          <wp:inline distT="0" distB="0" distL="0" distR="0" wp14:anchorId="76E2A05E" wp14:editId="14EE6F5E">
            <wp:extent cx="6139180" cy="4453977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3148" cy="44568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07F648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FA0F8C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2.2: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 xml:space="preserve"> Individual regression of COP against participant height. </w:t>
      </w:r>
    </w:p>
    <w:p w14:paraId="3580255D" w14:textId="77777777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</w:p>
    <w:p w14:paraId="10262858" w14:textId="02161D96" w:rsidR="008D4557" w:rsidRPr="00D24954" w:rsidRDefault="00450C1D" w:rsidP="008D4557">
      <w:pPr>
        <w:rPr>
          <w:rFonts w:ascii="Times New Roman" w:hAnsi="Times New Roman" w:cs="Times New Roman"/>
          <w:bCs/>
          <w:sz w:val="24"/>
          <w:szCs w:val="24"/>
          <w:highlight w:val="yellow"/>
        </w:rPr>
      </w:pPr>
      <w:r w:rsidRPr="00D24954">
        <w:rPr>
          <w:rFonts w:ascii="Times New Roman" w:hAnsi="Times New Roman" w:cs="Times New Roman"/>
          <w:bCs/>
          <w:noProof/>
          <w:sz w:val="24"/>
          <w:szCs w:val="24"/>
          <w:highlight w:val="yellow"/>
        </w:rPr>
        <w:lastRenderedPageBreak/>
        <w:drawing>
          <wp:inline distT="0" distB="0" distL="0" distR="0" wp14:anchorId="672246CE" wp14:editId="37FE5387">
            <wp:extent cx="6365752" cy="461835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1036" cy="46221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E67D5B" w14:textId="225EE8C8" w:rsidR="008D4557" w:rsidRPr="00D24954" w:rsidRDefault="008D4557" w:rsidP="008D4557">
      <w:pPr>
        <w:rPr>
          <w:rFonts w:ascii="Times New Roman" w:hAnsi="Times New Roman" w:cs="Times New Roman"/>
          <w:bCs/>
          <w:sz w:val="24"/>
          <w:szCs w:val="24"/>
        </w:rPr>
      </w:pPr>
      <w:r w:rsidRPr="00FA0F8C">
        <w:rPr>
          <w:rFonts w:ascii="Times New Roman" w:hAnsi="Times New Roman" w:cs="Times New Roman"/>
          <w:b/>
          <w:sz w:val="24"/>
          <w:szCs w:val="24"/>
          <w:highlight w:val="yellow"/>
        </w:rPr>
        <w:t>Supplementary Material Figure 2.</w:t>
      </w:r>
      <w:r w:rsidR="00FA0F8C" w:rsidRPr="00FA0F8C">
        <w:rPr>
          <w:rFonts w:ascii="Times New Roman" w:hAnsi="Times New Roman" w:cs="Times New Roman"/>
          <w:b/>
          <w:sz w:val="24"/>
          <w:szCs w:val="24"/>
          <w:highlight w:val="yellow"/>
        </w:rPr>
        <w:t>3</w:t>
      </w:r>
      <w:r w:rsidRPr="00D24954">
        <w:rPr>
          <w:rFonts w:ascii="Times New Roman" w:hAnsi="Times New Roman" w:cs="Times New Roman"/>
          <w:bCs/>
          <w:sz w:val="24"/>
          <w:szCs w:val="24"/>
          <w:highlight w:val="yellow"/>
        </w:rPr>
        <w:t>: Individual regression of COP against participant weight.</w:t>
      </w:r>
      <w:r w:rsidRPr="00D2495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F63C72C" w14:textId="77777777" w:rsidR="008D4557" w:rsidRPr="00D24954" w:rsidRDefault="008D4557" w:rsidP="008D455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FCF6A8" w14:textId="77777777" w:rsidR="008D4557" w:rsidRPr="00D24954" w:rsidRDefault="008D4557">
      <w:pPr>
        <w:rPr>
          <w:rFonts w:ascii="Times New Roman" w:hAnsi="Times New Roman" w:cs="Times New Roman"/>
        </w:rPr>
      </w:pPr>
    </w:p>
    <w:sectPr w:rsidR="008D4557" w:rsidRPr="00D24954" w:rsidSect="000703D7"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5856EE"/>
    <w:multiLevelType w:val="hybridMultilevel"/>
    <w:tmpl w:val="02BC68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086179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4557"/>
    <w:rsid w:val="00055CD3"/>
    <w:rsid w:val="00081709"/>
    <w:rsid w:val="00082FDC"/>
    <w:rsid w:val="00152052"/>
    <w:rsid w:val="00194547"/>
    <w:rsid w:val="00205918"/>
    <w:rsid w:val="00261027"/>
    <w:rsid w:val="002D4460"/>
    <w:rsid w:val="002E6E92"/>
    <w:rsid w:val="00344664"/>
    <w:rsid w:val="00450C1D"/>
    <w:rsid w:val="004A7151"/>
    <w:rsid w:val="004C50B8"/>
    <w:rsid w:val="00502AF6"/>
    <w:rsid w:val="006E0436"/>
    <w:rsid w:val="006E6A15"/>
    <w:rsid w:val="0086077B"/>
    <w:rsid w:val="008714E9"/>
    <w:rsid w:val="008C3D14"/>
    <w:rsid w:val="008D4557"/>
    <w:rsid w:val="008F495A"/>
    <w:rsid w:val="00951C0F"/>
    <w:rsid w:val="009B06C1"/>
    <w:rsid w:val="009B255B"/>
    <w:rsid w:val="00AB59CC"/>
    <w:rsid w:val="00B36B11"/>
    <w:rsid w:val="00CA4D80"/>
    <w:rsid w:val="00CE6E0B"/>
    <w:rsid w:val="00D24954"/>
    <w:rsid w:val="00E9383C"/>
    <w:rsid w:val="00F931BB"/>
    <w:rsid w:val="00FA0F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B6C362"/>
  <w15:chartTrackingRefBased/>
  <w15:docId w15:val="{7A4F6627-F830-47A2-BE25-0CE8040B13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455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D4557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8D45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656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823</Words>
  <Characters>4697</Characters>
  <Application>Microsoft Office Word</Application>
  <DocSecurity>0</DocSecurity>
  <Lines>39</Lines>
  <Paragraphs>11</Paragraphs>
  <ScaleCrop>false</ScaleCrop>
  <Company/>
  <LinksUpToDate>false</LinksUpToDate>
  <CharactersWithSpaces>5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s, David</dc:creator>
  <cp:keywords/>
  <dc:description/>
  <cp:lastModifiedBy>Williams, David</cp:lastModifiedBy>
  <cp:revision>2</cp:revision>
  <dcterms:created xsi:type="dcterms:W3CDTF">2022-04-08T18:16:00Z</dcterms:created>
  <dcterms:modified xsi:type="dcterms:W3CDTF">2022-04-08T18:16:00Z</dcterms:modified>
</cp:coreProperties>
</file>